
<file path=[Content_Types].xml><?xml version="1.0" encoding="utf-8"?>
<Types xmlns="http://schemas.openxmlformats.org/package/2006/content-types">
  <Default Extension="emf" ContentType="image/x-emf"/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2BD5FC7" w14:textId="77777777" w:rsidR="00B86447" w:rsidRPr="000D393A" w:rsidRDefault="00B86447" w:rsidP="00B86447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D393A">
        <w:rPr>
          <w:rFonts w:ascii="Times New Roman" w:eastAsia="Times New Roman" w:hAnsi="Times New Roman" w:cs="Times New Roman"/>
          <w:b/>
          <w:bCs/>
          <w:sz w:val="24"/>
          <w:szCs w:val="24"/>
        </w:rPr>
        <w:t>Supplement 1</w:t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: </w:t>
      </w:r>
      <w:r w:rsidRPr="000D393A">
        <w:rPr>
          <w:rFonts w:ascii="Times New Roman" w:hAnsi="Times New Roman" w:cs="Times New Roman"/>
          <w:b/>
          <w:bCs/>
          <w:sz w:val="24"/>
          <w:szCs w:val="24"/>
        </w:rPr>
        <w:t>Technical specifications of the HAND apparatus</w:t>
      </w:r>
    </w:p>
    <w:p w14:paraId="76103B44" w14:textId="77777777" w:rsidR="00B86447" w:rsidRDefault="00B86447" w:rsidP="00B864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92C101" w14:textId="06A2F9A9" w:rsidR="00FE5F0F" w:rsidRDefault="00B86447" w:rsidP="00B864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HAND (</w:t>
      </w:r>
      <w:r w:rsidRPr="00B77A9D">
        <w:rPr>
          <w:rFonts w:ascii="Times New Roman" w:hAnsi="Times New Roman" w:cs="Times New Roman"/>
          <w:sz w:val="24"/>
          <w:szCs w:val="24"/>
        </w:rPr>
        <w:t>JHU reference #C14603</w:t>
      </w:r>
      <w:r>
        <w:rPr>
          <w:rFonts w:ascii="Times New Roman" w:hAnsi="Times New Roman" w:cs="Times New Roman"/>
          <w:sz w:val="24"/>
          <w:szCs w:val="24"/>
        </w:rPr>
        <w:t>) consisted of c</w:t>
      </w:r>
      <w:r w:rsidRPr="6948532A">
        <w:rPr>
          <w:rFonts w:ascii="Times New Roman" w:hAnsi="Times New Roman" w:cs="Times New Roman"/>
          <w:sz w:val="24"/>
          <w:szCs w:val="24"/>
        </w:rPr>
        <w:t>ustom-developed</w:t>
      </w:r>
      <w:r>
        <w:rPr>
          <w:rFonts w:ascii="Times New Roman" w:hAnsi="Times New Roman" w:cs="Times New Roman"/>
          <w:sz w:val="24"/>
          <w:szCs w:val="24"/>
        </w:rPr>
        <w:t xml:space="preserve"> force sensors placed </w:t>
      </w:r>
      <w:r w:rsidRPr="6948532A">
        <w:rPr>
          <w:rFonts w:ascii="Times New Roman" w:hAnsi="Times New Roman" w:cs="Times New Roman"/>
          <w:sz w:val="24"/>
          <w:szCs w:val="24"/>
        </w:rPr>
        <w:t>underneath each fingerti</w:t>
      </w:r>
      <w:r>
        <w:rPr>
          <w:rFonts w:ascii="Times New Roman" w:hAnsi="Times New Roman" w:cs="Times New Roman"/>
          <w:sz w:val="24"/>
          <w:szCs w:val="24"/>
        </w:rPr>
        <w:t xml:space="preserve">p ‘cup’. Each force sensor comprised </w:t>
      </w:r>
      <w:r w:rsidRPr="6948532A">
        <w:rPr>
          <w:rFonts w:ascii="Times New Roman" w:hAnsi="Times New Roman" w:cs="Times New Roman"/>
          <w:sz w:val="24"/>
          <w:szCs w:val="24"/>
        </w:rPr>
        <w:t>highly sensitive strain ga</w:t>
      </w:r>
      <w:r>
        <w:rPr>
          <w:rFonts w:ascii="Times New Roman" w:hAnsi="Times New Roman" w:cs="Times New Roman"/>
          <w:sz w:val="24"/>
          <w:szCs w:val="24"/>
        </w:rPr>
        <w:t>u</w:t>
      </w:r>
      <w:r w:rsidRPr="6948532A">
        <w:rPr>
          <w:rFonts w:ascii="Times New Roman" w:hAnsi="Times New Roman" w:cs="Times New Roman"/>
          <w:sz w:val="24"/>
          <w:szCs w:val="24"/>
        </w:rPr>
        <w:t xml:space="preserve">ges </w:t>
      </w:r>
      <w:r>
        <w:rPr>
          <w:rFonts w:ascii="Times New Roman" w:hAnsi="Times New Roman" w:cs="Times New Roman"/>
          <w:sz w:val="24"/>
          <w:szCs w:val="24"/>
        </w:rPr>
        <w:t>capable of detecting 3-dimensional micro-</w:t>
      </w:r>
      <w:r w:rsidRPr="6948532A">
        <w:rPr>
          <w:rFonts w:ascii="Times New Roman" w:hAnsi="Times New Roman" w:cs="Times New Roman"/>
          <w:sz w:val="24"/>
          <w:szCs w:val="24"/>
        </w:rPr>
        <w:t>isometri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6948532A">
        <w:rPr>
          <w:rFonts w:ascii="Times New Roman" w:hAnsi="Times New Roman" w:cs="Times New Roman"/>
          <w:sz w:val="24"/>
          <w:szCs w:val="24"/>
        </w:rPr>
        <w:t>force</w:t>
      </w:r>
      <w:r>
        <w:rPr>
          <w:rFonts w:ascii="Times New Roman" w:hAnsi="Times New Roman" w:cs="Times New Roman"/>
          <w:sz w:val="24"/>
          <w:szCs w:val="24"/>
        </w:rPr>
        <w:t xml:space="preserve">s at the fingertips in </w:t>
      </w:r>
      <w:r w:rsidRPr="6948532A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6948532A">
        <w:rPr>
          <w:rFonts w:ascii="Times New Roman" w:hAnsi="Times New Roman" w:cs="Times New Roman"/>
          <w:sz w:val="24"/>
          <w:szCs w:val="24"/>
        </w:rPr>
        <w:t>milliNewton</w:t>
      </w:r>
      <w:proofErr w:type="spellEnd"/>
      <w:r w:rsidRPr="6948532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range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kdWNjaTwvQXV0aG9yPjxZZWFyPjIwMjI8L1llYXI+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kdWNjaTwvQXV0aG9yPjxZZWFyPjIwMjI8L1llYXI+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6948532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Force d</w:t>
      </w:r>
      <w:r w:rsidRPr="6948532A">
        <w:rPr>
          <w:rFonts w:ascii="Times New Roman" w:hAnsi="Times New Roman" w:cs="Times New Roman"/>
          <w:sz w:val="24"/>
          <w:szCs w:val="24"/>
        </w:rPr>
        <w:t xml:space="preserve">ata were digitized by a custom data acquisition </w:t>
      </w:r>
      <w:r>
        <w:rPr>
          <w:rFonts w:ascii="Times New Roman" w:hAnsi="Times New Roman" w:cs="Times New Roman"/>
          <w:sz w:val="24"/>
          <w:szCs w:val="24"/>
        </w:rPr>
        <w:t>board</w:t>
      </w:r>
      <w:r w:rsidRPr="6948532A">
        <w:rPr>
          <w:rFonts w:ascii="Times New Roman" w:hAnsi="Times New Roman" w:cs="Times New Roman"/>
          <w:sz w:val="24"/>
          <w:szCs w:val="24"/>
        </w:rPr>
        <w:t xml:space="preserve"> and sampled at 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6948532A">
        <w:rPr>
          <w:rFonts w:ascii="Times New Roman" w:hAnsi="Times New Roman" w:cs="Times New Roman"/>
          <w:sz w:val="24"/>
          <w:szCs w:val="24"/>
        </w:rPr>
        <w:t>KHz</w:t>
      </w:r>
      <w:proofErr w:type="spellEnd"/>
      <w:r w:rsidRPr="6948532A">
        <w:rPr>
          <w:rFonts w:ascii="Times New Roman" w:hAnsi="Times New Roman" w:cs="Times New Roman"/>
          <w:sz w:val="24"/>
          <w:szCs w:val="24"/>
        </w:rPr>
        <w:t xml:space="preserve"> per stra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6948532A">
        <w:rPr>
          <w:rFonts w:ascii="Times New Roman" w:hAnsi="Times New Roman" w:cs="Times New Roman"/>
          <w:sz w:val="24"/>
          <w:szCs w:val="24"/>
        </w:rPr>
        <w:t xml:space="preserve">gauge-pair comparison. </w:t>
      </w:r>
      <w:r>
        <w:rPr>
          <w:rFonts w:ascii="Times New Roman" w:hAnsi="Times New Roman" w:cs="Times New Roman"/>
          <w:sz w:val="24"/>
          <w:szCs w:val="24"/>
        </w:rPr>
        <w:t>D</w:t>
      </w:r>
      <w:r w:rsidRPr="6948532A">
        <w:rPr>
          <w:rFonts w:ascii="Times New Roman" w:hAnsi="Times New Roman" w:cs="Times New Roman"/>
          <w:sz w:val="24"/>
          <w:szCs w:val="24"/>
        </w:rPr>
        <w:t xml:space="preserve">igitized data were </w:t>
      </w:r>
      <w:r>
        <w:rPr>
          <w:rFonts w:ascii="Times New Roman" w:hAnsi="Times New Roman" w:cs="Times New Roman"/>
          <w:sz w:val="24"/>
          <w:szCs w:val="24"/>
        </w:rPr>
        <w:t xml:space="preserve">streamed, scaled and </w:t>
      </w:r>
      <w:r w:rsidRPr="6948532A">
        <w:rPr>
          <w:rFonts w:ascii="Times New Roman" w:hAnsi="Times New Roman" w:cs="Times New Roman"/>
          <w:sz w:val="24"/>
          <w:szCs w:val="24"/>
        </w:rPr>
        <w:t>projected on</w:t>
      </w:r>
      <w:r>
        <w:rPr>
          <w:rFonts w:ascii="Times New Roman" w:hAnsi="Times New Roman" w:cs="Times New Roman"/>
          <w:sz w:val="24"/>
          <w:szCs w:val="24"/>
        </w:rPr>
        <w:t>to</w:t>
      </w:r>
      <w:r w:rsidRPr="6948532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6948532A">
        <w:rPr>
          <w:rFonts w:ascii="Times New Roman" w:hAnsi="Times New Roman" w:cs="Times New Roman"/>
          <w:sz w:val="24"/>
          <w:szCs w:val="24"/>
        </w:rPr>
        <w:t xml:space="preserve">computer screen </w:t>
      </w:r>
      <w:r>
        <w:rPr>
          <w:rFonts w:ascii="Times New Roman" w:hAnsi="Times New Roman" w:cs="Times New Roman"/>
          <w:sz w:val="24"/>
          <w:szCs w:val="24"/>
        </w:rPr>
        <w:t>with a</w:t>
      </w:r>
      <w:r w:rsidRPr="6948532A">
        <w:rPr>
          <w:rFonts w:ascii="Times New Roman" w:hAnsi="Times New Roman" w:cs="Times New Roman"/>
          <w:sz w:val="24"/>
          <w:szCs w:val="24"/>
        </w:rPr>
        <w:t xml:space="preserve"> virtual 3</w:t>
      </w:r>
      <w:r>
        <w:rPr>
          <w:rFonts w:ascii="Times New Roman" w:hAnsi="Times New Roman" w:cs="Times New Roman"/>
          <w:sz w:val="24"/>
          <w:szCs w:val="24"/>
        </w:rPr>
        <w:t>-dimensional</w:t>
      </w:r>
      <w:r w:rsidRPr="6948532A">
        <w:rPr>
          <w:rFonts w:ascii="Times New Roman" w:hAnsi="Times New Roman" w:cs="Times New Roman"/>
          <w:sz w:val="24"/>
          <w:szCs w:val="24"/>
        </w:rPr>
        <w:t xml:space="preserve"> space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6948532A">
        <w:rPr>
          <w:rFonts w:ascii="Times New Roman" w:hAnsi="Times New Roman" w:cs="Times New Roman"/>
          <w:sz w:val="24"/>
          <w:szCs w:val="24"/>
        </w:rPr>
        <w:t>real</w:t>
      </w:r>
      <w:r>
        <w:rPr>
          <w:rFonts w:ascii="Times New Roman" w:hAnsi="Times New Roman" w:cs="Times New Roman"/>
          <w:sz w:val="24"/>
          <w:szCs w:val="24"/>
        </w:rPr>
        <w:t>-</w:t>
      </w:r>
      <w:r w:rsidRPr="6948532A">
        <w:rPr>
          <w:rFonts w:ascii="Times New Roman" w:hAnsi="Times New Roman" w:cs="Times New Roman"/>
          <w:sz w:val="24"/>
          <w:szCs w:val="24"/>
        </w:rPr>
        <w:t xml:space="preserve">time </w:t>
      </w:r>
      <w:r>
        <w:rPr>
          <w:rFonts w:ascii="Times New Roman" w:hAnsi="Times New Roman" w:cs="Times New Roman"/>
          <w:sz w:val="24"/>
          <w:szCs w:val="24"/>
        </w:rPr>
        <w:t xml:space="preserve">feedback </w:t>
      </w:r>
      <w:r w:rsidRPr="6948532A">
        <w:rPr>
          <w:rFonts w:ascii="Times New Roman" w:hAnsi="Times New Roman" w:cs="Times New Roman"/>
          <w:sz w:val="24"/>
          <w:szCs w:val="24"/>
        </w:rPr>
        <w:t xml:space="preserve">during the task, with a scaling </w:t>
      </w:r>
      <w:r>
        <w:rPr>
          <w:rFonts w:ascii="Times New Roman" w:hAnsi="Times New Roman" w:cs="Times New Roman"/>
          <w:sz w:val="24"/>
          <w:szCs w:val="24"/>
        </w:rPr>
        <w:t xml:space="preserve">factor </w:t>
      </w:r>
      <w:r w:rsidRPr="6948532A">
        <w:rPr>
          <w:rFonts w:ascii="Times New Roman" w:hAnsi="Times New Roman" w:cs="Times New Roman"/>
          <w:sz w:val="24"/>
          <w:szCs w:val="24"/>
        </w:rPr>
        <w:t xml:space="preserve">of 0.6 cm/N, 0.4 cm/N, and 0.8 cm/N in the </w:t>
      </w:r>
      <w:r>
        <w:rPr>
          <w:rFonts w:ascii="Times New Roman" w:hAnsi="Times New Roman" w:cs="Times New Roman"/>
          <w:sz w:val="24"/>
          <w:szCs w:val="24"/>
        </w:rPr>
        <w:t>x-</w:t>
      </w:r>
      <w:r w:rsidRPr="6948532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y-</w:t>
      </w:r>
      <w:r w:rsidRPr="6948532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Pr="6948532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z-</w:t>
      </w:r>
      <w:r w:rsidRPr="6948532A">
        <w:rPr>
          <w:rFonts w:ascii="Times New Roman" w:hAnsi="Times New Roman" w:cs="Times New Roman"/>
          <w:sz w:val="24"/>
          <w:szCs w:val="24"/>
        </w:rPr>
        <w:t xml:space="preserve">directions, respectively. </w:t>
      </w:r>
      <w:r>
        <w:rPr>
          <w:rFonts w:ascii="Times New Roman" w:hAnsi="Times New Roman" w:cs="Times New Roman"/>
          <w:sz w:val="24"/>
          <w:szCs w:val="24"/>
        </w:rPr>
        <w:t>B</w:t>
      </w:r>
      <w:r w:rsidRPr="6948532A">
        <w:rPr>
          <w:rFonts w:ascii="Times New Roman" w:hAnsi="Times New Roman" w:cs="Times New Roman"/>
          <w:sz w:val="24"/>
          <w:szCs w:val="24"/>
        </w:rPr>
        <w:t>ehavioral tasks were programmed using custom scripts</w:t>
      </w:r>
      <w:r>
        <w:rPr>
          <w:rFonts w:ascii="Times New Roman" w:hAnsi="Times New Roman" w:cs="Times New Roman"/>
          <w:sz w:val="24"/>
          <w:szCs w:val="24"/>
        </w:rPr>
        <w:t xml:space="preserve"> developed in </w:t>
      </w:r>
      <w:r w:rsidRPr="6948532A">
        <w:rPr>
          <w:rFonts w:ascii="Times New Roman" w:hAnsi="Times New Roman" w:cs="Times New Roman"/>
          <w:sz w:val="24"/>
          <w:szCs w:val="24"/>
        </w:rPr>
        <w:t>Pyth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Rossum&lt;/Author&gt;&lt;Year&gt;2011&lt;/Year&gt;&lt;RecNum&gt;2425&lt;/RecNum&gt;&lt;DisplayText&gt;(2)&lt;/DisplayText&gt;&lt;record&gt;&lt;rec-number&gt;2425&lt;/rec-number&gt;&lt;foreign-keys&gt;&lt;key app="EN" db-id="petttarptffdrjep9ddxdvwkzsw2ezar0s0v" timestamp="1731430156" guid="bdf92f43-9f89-4cf4-bdea-db4e3c347539"&gt;2425&lt;/key&gt;&lt;/foreign-keys&gt;&lt;ref-type name="Book"&gt;6&lt;/ref-type&gt;&lt;contributors&gt;&lt;authors&gt;&lt;author&gt;Van Rossum, G.&lt;/author&gt;&lt;author&gt;Drake, F.L.&lt;/author&gt;&lt;/authors&gt;&lt;/contributors&gt;&lt;titles&gt;&lt;title&gt;The Python Language Reference Manual: For Python Version 3.2&lt;/title&gt;&lt;/titles&gt;&lt;dates&gt;&lt;year&gt;2011&lt;/year&gt;&lt;/dates&gt;&lt;publisher&gt;Network Theory Limited&lt;/publisher&gt;&lt;isbn&gt;9781906966140&lt;/isbn&gt;&lt;urls&gt;&lt;related-urls&gt;&lt;url&gt;https://books.google.com/books?id=Ut4BuQAACAAJ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4EE261A" w14:textId="77777777" w:rsidR="00B86447" w:rsidRDefault="00B86447" w:rsidP="00B86447">
      <w:pPr>
        <w:tabs>
          <w:tab w:val="left" w:pos="1721"/>
        </w:tabs>
        <w:rPr>
          <w:rFonts w:ascii="Times New Roman" w:hAnsi="Times New Roman" w:cs="Times New Roman"/>
          <w:sz w:val="24"/>
          <w:szCs w:val="24"/>
        </w:rPr>
      </w:pPr>
    </w:p>
    <w:p w14:paraId="5B429EB2" w14:textId="77777777" w:rsidR="00B86447" w:rsidRPr="00B86447" w:rsidRDefault="00B86447" w:rsidP="00B86447">
      <w:pPr>
        <w:pStyle w:val="EndNoteBibliographyTitle"/>
        <w:rPr>
          <w:rFonts w:ascii="Times New Roman" w:hAnsi="Times New Roman" w:cs="Times New Roman"/>
          <w:b/>
          <w:bCs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86447">
        <w:rPr>
          <w:rFonts w:ascii="Times New Roman" w:hAnsi="Times New Roman" w:cs="Times New Roman"/>
          <w:b/>
          <w:bCs/>
          <w:noProof/>
        </w:rPr>
        <w:t>References</w:t>
      </w:r>
    </w:p>
    <w:p w14:paraId="0E3FC372" w14:textId="77777777" w:rsidR="00B86447" w:rsidRPr="00B86447" w:rsidRDefault="00B86447" w:rsidP="00B86447">
      <w:pPr>
        <w:pStyle w:val="EndNoteBibliographyTitle"/>
        <w:ind w:left="180" w:hanging="180"/>
        <w:rPr>
          <w:rFonts w:ascii="Times New Roman" w:hAnsi="Times New Roman" w:cs="Times New Roman"/>
          <w:noProof/>
        </w:rPr>
      </w:pPr>
    </w:p>
    <w:p w14:paraId="684F7ADB" w14:textId="77777777" w:rsidR="00B86447" w:rsidRPr="00B86447" w:rsidRDefault="00B86447" w:rsidP="00B86447">
      <w:pPr>
        <w:pStyle w:val="EndNoteBibliography"/>
        <w:spacing w:after="0"/>
        <w:ind w:left="180" w:hanging="180"/>
        <w:rPr>
          <w:rFonts w:ascii="Times New Roman" w:hAnsi="Times New Roman" w:cs="Times New Roman"/>
          <w:noProof/>
        </w:rPr>
      </w:pPr>
      <w:r w:rsidRPr="00B86447">
        <w:rPr>
          <w:rFonts w:ascii="Times New Roman" w:hAnsi="Times New Roman" w:cs="Times New Roman"/>
          <w:noProof/>
        </w:rPr>
        <w:t>1.</w:t>
      </w:r>
      <w:r w:rsidRPr="00B86447">
        <w:rPr>
          <w:rFonts w:ascii="Times New Roman" w:hAnsi="Times New Roman" w:cs="Times New Roman"/>
          <w:noProof/>
        </w:rPr>
        <w:tab/>
        <w:t>Carducci J, Olds K, Krakauer JW, Xu J, Brown JD. Novel Planar Strain Sensor Design for Capturing 3-Dimensional Fingertip Forces from Patients Affected by Hand Paralysis. Sensors (Basel). 2022;22(19):7441.</w:t>
      </w:r>
    </w:p>
    <w:p w14:paraId="38D65B17" w14:textId="6D6370DA" w:rsidR="00B86447" w:rsidRPr="00B86447" w:rsidRDefault="00B86447" w:rsidP="00B86447">
      <w:pPr>
        <w:pStyle w:val="EndNoteBibliography"/>
        <w:ind w:left="180" w:hanging="180"/>
        <w:rPr>
          <w:rFonts w:ascii="Times New Roman" w:hAnsi="Times New Roman" w:cs="Times New Roman"/>
          <w:sz w:val="24"/>
          <w:szCs w:val="24"/>
        </w:rPr>
      </w:pPr>
      <w:r w:rsidRPr="00B86447">
        <w:rPr>
          <w:rFonts w:ascii="Times New Roman" w:hAnsi="Times New Roman" w:cs="Times New Roman"/>
          <w:noProof/>
        </w:rPr>
        <w:t>2.</w:t>
      </w:r>
      <w:r w:rsidRPr="00B86447">
        <w:rPr>
          <w:rFonts w:ascii="Times New Roman" w:hAnsi="Times New Roman" w:cs="Times New Roman"/>
          <w:noProof/>
        </w:rPr>
        <w:tab/>
        <w:t>Van Rossum G, Drake FL. The Python Language Reference Manual: For Python Version 3.2: Network Theory Limited; 2011.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86447" w:rsidRPr="00B86447" w:rsidSect="00B86447">
      <w:headerReference w:type="default" r:id="rId6"/>
      <w:pgSz w:w="11900" w:h="16840"/>
      <w:pgMar w:top="1440" w:right="1440" w:bottom="1440" w:left="1440" w:header="706" w:footer="706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2AC1128" w14:textId="77777777" w:rsidR="00D76B72" w:rsidRDefault="00D76B72" w:rsidP="00B86447">
      <w:pPr>
        <w:spacing w:after="0" w:line="240" w:lineRule="auto"/>
      </w:pPr>
      <w:r>
        <w:separator/>
      </w:r>
    </w:p>
  </w:endnote>
  <w:endnote w:type="continuationSeparator" w:id="0">
    <w:p w14:paraId="19E9CA62" w14:textId="77777777" w:rsidR="00D76B72" w:rsidRDefault="00D76B72" w:rsidP="00B86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  <w:embedRegular r:id="rId1" w:fontKey="{77A33CEB-6C58-BC45-9D94-4F38DFA18F02}"/>
    <w:embedBold r:id="rId2" w:fontKey="{CAC69AE6-88EE-DA49-9660-4C6A8B29B003}"/>
    <w:embedItalic r:id="rId3" w:fontKey="{17EB10C1-456E-C547-B4DE-84E1CD74592E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4" w:fontKey="{7AB2CB0B-3F56-A24D-A84D-84C66396EE0F}"/>
    <w:embedBold r:id="rId5" w:fontKey="{A14C2D5F-0CA9-4048-A452-E6EADD9D2F0C}"/>
    <w:embedItalic r:id="rId6" w:fontKey="{2A305A8A-E367-3C43-B5D0-60D830E8C683}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  <w:embedRegular r:id="rId7" w:fontKey="{39ACCBB8-2F2D-874A-B7F1-121A9CFD95FC}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CE6C644" w14:textId="77777777" w:rsidR="00D76B72" w:rsidRDefault="00D76B72" w:rsidP="00B86447">
      <w:pPr>
        <w:spacing w:after="0" w:line="240" w:lineRule="auto"/>
      </w:pPr>
      <w:r>
        <w:separator/>
      </w:r>
    </w:p>
  </w:footnote>
  <w:footnote w:type="continuationSeparator" w:id="0">
    <w:p w14:paraId="4983FC5B" w14:textId="77777777" w:rsidR="00D76B72" w:rsidRDefault="00D76B72" w:rsidP="00B86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0F9834C" w14:textId="77777777" w:rsidR="00B86447" w:rsidRPr="00D65E4A" w:rsidRDefault="00B86447" w:rsidP="00B86447">
    <w:pPr>
      <w:pStyle w:val="Header"/>
      <w:jc w:val="right"/>
      <w:rPr>
        <w:rFonts w:ascii="Times New Roman" w:hAnsi="Times New Roman" w:cs="Times New Roman"/>
        <w:sz w:val="24"/>
      </w:rPr>
    </w:pPr>
    <w:r w:rsidRPr="00D65E4A">
      <w:rPr>
        <w:rFonts w:ascii="Times New Roman" w:hAnsi="Times New Roman" w:cs="Times New Roman"/>
        <w:sz w:val="24"/>
      </w:rPr>
      <w:t xml:space="preserve">FINGER INDIVIDUATION </w:t>
    </w:r>
    <w:r>
      <w:rPr>
        <w:rFonts w:ascii="Times New Roman" w:hAnsi="Times New Roman" w:cs="Times New Roman"/>
        <w:sz w:val="24"/>
      </w:rPr>
      <w:t xml:space="preserve">IMPAIRMENT </w:t>
    </w:r>
    <w:r w:rsidRPr="00D65E4A">
      <w:rPr>
        <w:rFonts w:ascii="Times New Roman" w:hAnsi="Times New Roman" w:cs="Times New Roman"/>
        <w:sz w:val="24"/>
      </w:rPr>
      <w:t>IN CP</w:t>
    </w:r>
  </w:p>
  <w:p w14:paraId="7A732C3F" w14:textId="77777777" w:rsidR="00B86447" w:rsidRDefault="00B8644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1"/>
  <w:embedTrueTypeFonts/>
  <w:proofState w:spelling="clean" w:grammar="clean"/>
  <w:revisionView w:inkAnnotations="0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tttarptffdrjep9ddxdvwkzsw2ezar0s0v&quot;&gt;My EndNote Library&lt;record-ids&gt;&lt;item&gt;2355&lt;/item&gt;&lt;item&gt;2425&lt;/item&gt;&lt;/record-ids&gt;&lt;/item&gt;&lt;/Libraries&gt;"/>
  </w:docVars>
  <w:rsids>
    <w:rsidRoot w:val="00B86447"/>
    <w:rsid w:val="00013CA8"/>
    <w:rsid w:val="000349A8"/>
    <w:rsid w:val="00070953"/>
    <w:rsid w:val="0007740D"/>
    <w:rsid w:val="00084629"/>
    <w:rsid w:val="00087AFA"/>
    <w:rsid w:val="00087C48"/>
    <w:rsid w:val="0009511C"/>
    <w:rsid w:val="000D1758"/>
    <w:rsid w:val="000E12C3"/>
    <w:rsid w:val="000F25B9"/>
    <w:rsid w:val="001017A8"/>
    <w:rsid w:val="00126B74"/>
    <w:rsid w:val="0016521B"/>
    <w:rsid w:val="0018009F"/>
    <w:rsid w:val="001800EA"/>
    <w:rsid w:val="00191FCD"/>
    <w:rsid w:val="001B20BC"/>
    <w:rsid w:val="001C3631"/>
    <w:rsid w:val="001C4F0D"/>
    <w:rsid w:val="001C712A"/>
    <w:rsid w:val="001D23B1"/>
    <w:rsid w:val="001E10C0"/>
    <w:rsid w:val="001E3EDE"/>
    <w:rsid w:val="001E4976"/>
    <w:rsid w:val="00200686"/>
    <w:rsid w:val="0021262E"/>
    <w:rsid w:val="00272D9B"/>
    <w:rsid w:val="00275055"/>
    <w:rsid w:val="00276698"/>
    <w:rsid w:val="002A7CA7"/>
    <w:rsid w:val="002E62F7"/>
    <w:rsid w:val="002E6E0E"/>
    <w:rsid w:val="002F16B8"/>
    <w:rsid w:val="00315C43"/>
    <w:rsid w:val="00343709"/>
    <w:rsid w:val="00383101"/>
    <w:rsid w:val="00383E26"/>
    <w:rsid w:val="003912DC"/>
    <w:rsid w:val="00435644"/>
    <w:rsid w:val="004626D3"/>
    <w:rsid w:val="00467E00"/>
    <w:rsid w:val="00472E77"/>
    <w:rsid w:val="004756D0"/>
    <w:rsid w:val="00476BBD"/>
    <w:rsid w:val="0048232F"/>
    <w:rsid w:val="004A0857"/>
    <w:rsid w:val="004A4684"/>
    <w:rsid w:val="004A6901"/>
    <w:rsid w:val="004B4EEC"/>
    <w:rsid w:val="004B6131"/>
    <w:rsid w:val="004C61BA"/>
    <w:rsid w:val="004E28E3"/>
    <w:rsid w:val="00504641"/>
    <w:rsid w:val="0050683C"/>
    <w:rsid w:val="00512583"/>
    <w:rsid w:val="00513235"/>
    <w:rsid w:val="00514744"/>
    <w:rsid w:val="0055352A"/>
    <w:rsid w:val="005570D3"/>
    <w:rsid w:val="005712A3"/>
    <w:rsid w:val="0057750D"/>
    <w:rsid w:val="005866DB"/>
    <w:rsid w:val="005907AA"/>
    <w:rsid w:val="005922F4"/>
    <w:rsid w:val="005A2EB4"/>
    <w:rsid w:val="005B006F"/>
    <w:rsid w:val="005C6FCC"/>
    <w:rsid w:val="005F64DD"/>
    <w:rsid w:val="00605F8E"/>
    <w:rsid w:val="0061482C"/>
    <w:rsid w:val="006256BD"/>
    <w:rsid w:val="00645EFE"/>
    <w:rsid w:val="00654250"/>
    <w:rsid w:val="00657C6C"/>
    <w:rsid w:val="006610BA"/>
    <w:rsid w:val="00670C81"/>
    <w:rsid w:val="006A497B"/>
    <w:rsid w:val="006C25B0"/>
    <w:rsid w:val="006C5FF2"/>
    <w:rsid w:val="006E2FE4"/>
    <w:rsid w:val="006E53B6"/>
    <w:rsid w:val="006E62B6"/>
    <w:rsid w:val="006E744D"/>
    <w:rsid w:val="006F302B"/>
    <w:rsid w:val="00714570"/>
    <w:rsid w:val="0071583A"/>
    <w:rsid w:val="00722733"/>
    <w:rsid w:val="00742956"/>
    <w:rsid w:val="00746AFC"/>
    <w:rsid w:val="007519CD"/>
    <w:rsid w:val="00771031"/>
    <w:rsid w:val="00771CA9"/>
    <w:rsid w:val="0079189E"/>
    <w:rsid w:val="007A4E7C"/>
    <w:rsid w:val="007B06DE"/>
    <w:rsid w:val="007D2145"/>
    <w:rsid w:val="007D571B"/>
    <w:rsid w:val="007E3E9C"/>
    <w:rsid w:val="007E5250"/>
    <w:rsid w:val="0081093E"/>
    <w:rsid w:val="008163C0"/>
    <w:rsid w:val="008270AF"/>
    <w:rsid w:val="0082742C"/>
    <w:rsid w:val="008302FE"/>
    <w:rsid w:val="00852A83"/>
    <w:rsid w:val="00854BBE"/>
    <w:rsid w:val="00874892"/>
    <w:rsid w:val="008916F2"/>
    <w:rsid w:val="00892F5E"/>
    <w:rsid w:val="008B6C1F"/>
    <w:rsid w:val="008D42EB"/>
    <w:rsid w:val="008E0BFB"/>
    <w:rsid w:val="009009AB"/>
    <w:rsid w:val="00917B77"/>
    <w:rsid w:val="009526F6"/>
    <w:rsid w:val="00990F4C"/>
    <w:rsid w:val="009A13B4"/>
    <w:rsid w:val="009A4122"/>
    <w:rsid w:val="009B1481"/>
    <w:rsid w:val="009B2571"/>
    <w:rsid w:val="009B5D0B"/>
    <w:rsid w:val="009D0E07"/>
    <w:rsid w:val="009E3A3B"/>
    <w:rsid w:val="009F0A4D"/>
    <w:rsid w:val="00A1168F"/>
    <w:rsid w:val="00A167D7"/>
    <w:rsid w:val="00A2303B"/>
    <w:rsid w:val="00A257BF"/>
    <w:rsid w:val="00A333B2"/>
    <w:rsid w:val="00A66EF6"/>
    <w:rsid w:val="00A723B7"/>
    <w:rsid w:val="00A73461"/>
    <w:rsid w:val="00AB2FD2"/>
    <w:rsid w:val="00AE74CE"/>
    <w:rsid w:val="00AF6BB9"/>
    <w:rsid w:val="00B00ECC"/>
    <w:rsid w:val="00B23E23"/>
    <w:rsid w:val="00B64BC5"/>
    <w:rsid w:val="00B86447"/>
    <w:rsid w:val="00BA50DF"/>
    <w:rsid w:val="00BB656B"/>
    <w:rsid w:val="00BC64ED"/>
    <w:rsid w:val="00BE27EE"/>
    <w:rsid w:val="00BF671B"/>
    <w:rsid w:val="00C379F8"/>
    <w:rsid w:val="00C43DE5"/>
    <w:rsid w:val="00C624E4"/>
    <w:rsid w:val="00C639D0"/>
    <w:rsid w:val="00C64823"/>
    <w:rsid w:val="00C67831"/>
    <w:rsid w:val="00C828E1"/>
    <w:rsid w:val="00CA36B4"/>
    <w:rsid w:val="00CA4A53"/>
    <w:rsid w:val="00CB347F"/>
    <w:rsid w:val="00CB4DE4"/>
    <w:rsid w:val="00CC3E83"/>
    <w:rsid w:val="00CE686F"/>
    <w:rsid w:val="00D217A3"/>
    <w:rsid w:val="00D26520"/>
    <w:rsid w:val="00D46BF0"/>
    <w:rsid w:val="00D76B72"/>
    <w:rsid w:val="00D8562D"/>
    <w:rsid w:val="00DE14B9"/>
    <w:rsid w:val="00E04CFD"/>
    <w:rsid w:val="00E10FE1"/>
    <w:rsid w:val="00E13CD6"/>
    <w:rsid w:val="00E32B09"/>
    <w:rsid w:val="00E35364"/>
    <w:rsid w:val="00E9592D"/>
    <w:rsid w:val="00EA6B3D"/>
    <w:rsid w:val="00EB66C2"/>
    <w:rsid w:val="00EC4193"/>
    <w:rsid w:val="00EE5BAB"/>
    <w:rsid w:val="00EF2979"/>
    <w:rsid w:val="00EF6CEB"/>
    <w:rsid w:val="00F13AC3"/>
    <w:rsid w:val="00F44B65"/>
    <w:rsid w:val="00F5007A"/>
    <w:rsid w:val="00F63CE0"/>
    <w:rsid w:val="00F64354"/>
    <w:rsid w:val="00FA5B22"/>
    <w:rsid w:val="00FC3C8C"/>
    <w:rsid w:val="00FC584B"/>
    <w:rsid w:val="00FC695F"/>
    <w:rsid w:val="00FC6FB2"/>
    <w:rsid w:val="00FD0DBE"/>
    <w:rsid w:val="00FD4894"/>
    <w:rsid w:val="00FE5F0F"/>
    <w:rsid w:val="00FF79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DBFF44A"/>
  <w14:defaultImageDpi w14:val="32767"/>
  <w15:chartTrackingRefBased/>
  <w15:docId w15:val="{AF6B1E84-7175-E645-ABE6-D4DD5B624E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B86447"/>
    <w:pPr>
      <w:spacing w:after="160" w:line="259" w:lineRule="auto"/>
    </w:pPr>
    <w:rPr>
      <w:kern w:val="0"/>
      <w:sz w:val="22"/>
      <w:szCs w:val="22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86447"/>
    <w:pPr>
      <w:keepNext/>
      <w:keepLines/>
      <w:spacing w:before="360" w:after="80" w:line="240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86447"/>
    <w:pPr>
      <w:keepNext/>
      <w:keepLines/>
      <w:spacing w:before="160" w:after="80" w:line="240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86447"/>
    <w:pPr>
      <w:keepNext/>
      <w:keepLines/>
      <w:spacing w:before="160" w:after="80" w:line="240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86447"/>
    <w:pPr>
      <w:keepNext/>
      <w:keepLines/>
      <w:spacing w:before="80" w:after="40" w:line="240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86447"/>
    <w:pPr>
      <w:keepNext/>
      <w:keepLines/>
      <w:spacing w:before="80" w:after="40" w:line="240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86447"/>
    <w:pPr>
      <w:keepNext/>
      <w:keepLines/>
      <w:spacing w:before="40" w:after="0" w:line="240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86447"/>
    <w:pPr>
      <w:keepNext/>
      <w:keepLines/>
      <w:spacing w:before="40" w:after="0" w:line="240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86447"/>
    <w:pPr>
      <w:keepNext/>
      <w:keepLines/>
      <w:spacing w:after="0" w:line="240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86447"/>
    <w:pPr>
      <w:keepNext/>
      <w:keepLines/>
      <w:spacing w:after="0" w:line="240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86447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86447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86447"/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86447"/>
    <w:rPr>
      <w:rFonts w:eastAsiaTheme="majorEastAsia" w:cstheme="majorBidi"/>
      <w:i/>
      <w:iCs/>
      <w:color w:val="0F4761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86447"/>
    <w:rPr>
      <w:rFonts w:eastAsiaTheme="majorEastAsia" w:cstheme="majorBidi"/>
      <w:color w:val="0F4761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86447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86447"/>
    <w:rPr>
      <w:rFonts w:eastAsiaTheme="majorEastAsia" w:cstheme="majorBidi"/>
      <w:color w:val="595959" w:themeColor="text1" w:themeTint="A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86447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86447"/>
    <w:rPr>
      <w:rFonts w:eastAsiaTheme="majorEastAsia" w:cstheme="majorBidi"/>
      <w:color w:val="272727" w:themeColor="text1" w:themeTint="D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B8644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B86447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B86447"/>
    <w:pPr>
      <w:numPr>
        <w:ilvl w:val="1"/>
      </w:numPr>
      <w:spacing w:line="240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B86447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B86447"/>
    <w:pPr>
      <w:spacing w:before="160" w:line="240" w:lineRule="auto"/>
      <w:jc w:val="center"/>
    </w:pPr>
    <w:rPr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B86447"/>
    <w:rPr>
      <w:i/>
      <w:iCs/>
      <w:color w:val="404040" w:themeColor="text1" w:themeTint="BF"/>
      <w:lang w:val="en-US"/>
    </w:rPr>
  </w:style>
  <w:style w:type="paragraph" w:styleId="ListParagraph">
    <w:name w:val="List Paragraph"/>
    <w:basedOn w:val="Normal"/>
    <w:uiPriority w:val="34"/>
    <w:qFormat/>
    <w:rsid w:val="00B86447"/>
    <w:pPr>
      <w:spacing w:after="0" w:line="240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B8644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8644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40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86447"/>
    <w:rPr>
      <w:i/>
      <w:iCs/>
      <w:color w:val="0F4761" w:themeColor="accent1" w:themeShade="BF"/>
      <w:lang w:val="en-US"/>
    </w:rPr>
  </w:style>
  <w:style w:type="character" w:styleId="IntenseReference">
    <w:name w:val="Intense Reference"/>
    <w:basedOn w:val="DefaultParagraphFont"/>
    <w:uiPriority w:val="32"/>
    <w:qFormat/>
    <w:rsid w:val="00B86447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B864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86447"/>
    <w:rPr>
      <w:kern w:val="0"/>
      <w:sz w:val="22"/>
      <w:szCs w:val="22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864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6447"/>
    <w:rPr>
      <w:kern w:val="0"/>
      <w:sz w:val="22"/>
      <w:szCs w:val="22"/>
      <w:lang w:val="en-US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B86447"/>
  </w:style>
  <w:style w:type="paragraph" w:customStyle="1" w:styleId="EndNoteBibliographyTitle">
    <w:name w:val="EndNote Bibliography Title"/>
    <w:basedOn w:val="Normal"/>
    <w:link w:val="EndNoteBibliographyTitleChar"/>
    <w:rsid w:val="00B86447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6447"/>
    <w:rPr>
      <w:rFonts w:ascii="Aptos" w:hAnsi="Aptos"/>
      <w:kern w:val="0"/>
      <w:sz w:val="22"/>
      <w:szCs w:val="22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B86447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B86447"/>
    <w:rPr>
      <w:rFonts w:ascii="Aptos" w:hAnsi="Aptos"/>
      <w:kern w:val="0"/>
      <w:sz w:val="22"/>
      <w:szCs w:val="22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96</Words>
  <Characters>1690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wais Ahmed Khan</dc:creator>
  <cp:keywords/>
  <dc:description/>
  <cp:lastModifiedBy>Owais Ahmed Khan</cp:lastModifiedBy>
  <cp:revision>1</cp:revision>
  <dcterms:created xsi:type="dcterms:W3CDTF">2025-06-14T15:43:00Z</dcterms:created>
  <dcterms:modified xsi:type="dcterms:W3CDTF">2025-06-14T15:47:00Z</dcterms:modified>
</cp:coreProperties>
</file>